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5FA0ADC7"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BC3DAB">
        <w:rPr>
          <w:rFonts w:eastAsia="Calibri"/>
          <w:sz w:val="40"/>
          <w:szCs w:val="28"/>
        </w:rPr>
        <w:t>8</w:t>
      </w:r>
    </w:p>
    <w:p w14:paraId="6757B8EB" w14:textId="77777777" w:rsidR="00B66FB9" w:rsidRPr="00361235" w:rsidRDefault="00B66FB9" w:rsidP="00B66FB9">
      <w:pPr>
        <w:pStyle w:val="Title"/>
        <w:rPr>
          <w:b w:val="0"/>
          <w:sz w:val="24"/>
        </w:rPr>
      </w:pPr>
    </w:p>
    <w:p w14:paraId="76284641" w14:textId="3F6BFD8C" w:rsidR="00B66FB9" w:rsidRPr="00EA55B5" w:rsidRDefault="00BC3DAB" w:rsidP="00BC3DAB">
      <w:pPr>
        <w:pBdr>
          <w:bottom w:val="single" w:sz="12" w:space="1" w:color="auto"/>
        </w:pBdr>
        <w:rPr>
          <w:szCs w:val="32"/>
        </w:rPr>
      </w:pPr>
      <w:r w:rsidRPr="00BC3DAB">
        <w:rPr>
          <w:b/>
          <w:sz w:val="56"/>
        </w:rPr>
        <w:t>System of Linear Equations</w:t>
      </w: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143520EA" w:rsidR="00B66FB9" w:rsidRPr="00D0347F" w:rsidRDefault="00BC3DAB" w:rsidP="00D0347F">
      <w:pPr>
        <w:ind w:left="725" w:right="672" w:hanging="10"/>
        <w:jc w:val="center"/>
      </w:pPr>
      <w:r>
        <w:t>December 22</w:t>
      </w:r>
      <w:r w:rsidR="00D0347F">
        <w:t xml:space="preserve">, 2020 </w:t>
      </w:r>
    </w:p>
    <w:p w14:paraId="4C266484" w14:textId="77777777" w:rsidR="00B66FB9" w:rsidRDefault="00B66FB9" w:rsidP="00B66FB9">
      <w:pPr>
        <w:pStyle w:val="Heading1"/>
      </w:pPr>
      <w:r>
        <w:lastRenderedPageBreak/>
        <w:t>Objectives</w:t>
      </w:r>
    </w:p>
    <w:p w14:paraId="0B6C0EA4" w14:textId="652F032E" w:rsidR="00D0347F" w:rsidRDefault="00D0347F" w:rsidP="00D0347F">
      <w:pPr>
        <w:spacing w:line="359" w:lineRule="auto"/>
        <w:ind w:left="-15" w:firstLine="710"/>
      </w:pPr>
      <w:r>
        <w:t>This laboratory activity aims to impleme</w:t>
      </w:r>
      <w:r w:rsidR="00BC3DAB">
        <w:t xml:space="preserve">nt the </w:t>
      </w:r>
      <w:r w:rsidR="00BC3DAB" w:rsidRPr="00BC3DAB">
        <w:t>sys</w:t>
      </w:r>
      <w:r w:rsidR="00BC3DAB">
        <w:t>t</w:t>
      </w:r>
      <w:r w:rsidR="00BC3DAB" w:rsidRPr="00BC3DAB">
        <w:t>em of linear equations</w:t>
      </w:r>
      <w:r w:rsidR="00BC3DAB">
        <w:t xml:space="preserve"> using Python programming, solving </w:t>
      </w:r>
      <w:r w:rsidR="00BC3DAB">
        <w:t xml:space="preserve">the </w:t>
      </w:r>
      <w:r w:rsidR="00BC3DAB" w:rsidRPr="00BC3DAB">
        <w:t>sys</w:t>
      </w:r>
      <w:r w:rsidR="00BC3DAB">
        <w:t>t</w:t>
      </w:r>
      <w:r w:rsidR="00BC3DAB" w:rsidRPr="00BC3DAB">
        <w:t>em of linear equations</w:t>
      </w:r>
      <w:r w:rsidR="00BC3DAB">
        <w:t xml:space="preserve"> using different linear algebra, and using a system of linear equations real-life practical problems.</w:t>
      </w:r>
    </w:p>
    <w:p w14:paraId="0A4EF0A8" w14:textId="77777777" w:rsidR="00B66FB9" w:rsidRDefault="00B66FB9" w:rsidP="00B66FB9">
      <w:pPr>
        <w:pStyle w:val="Heading1"/>
      </w:pPr>
      <w:r>
        <w:t>Methods</w:t>
      </w:r>
    </w:p>
    <w:p w14:paraId="560189F6" w14:textId="2F3FD2C6" w:rsidR="00D0347F" w:rsidRPr="005E7913" w:rsidRDefault="00D0347F" w:rsidP="00D0347F">
      <w:pPr>
        <w:spacing w:after="1" w:line="358" w:lineRule="auto"/>
        <w:ind w:firstLine="720"/>
      </w:pPr>
      <w:r>
        <w:t>In this laboratory activity, the practices consist</w:t>
      </w:r>
      <w:r w:rsidR="00BC3DAB">
        <w:t xml:space="preserve"> of recognizing the problem and their equivalent linear equations models using </w:t>
      </w:r>
      <w:proofErr w:type="spellStart"/>
      <w:r w:rsidR="00BC3DAB">
        <w:t>Numpy</w:t>
      </w:r>
      <w:proofErr w:type="spellEnd"/>
      <w:r w:rsidR="00BC3DAB">
        <w:t xml:space="preserve"> </w:t>
      </w:r>
      <w:proofErr w:type="gramStart"/>
      <w:r w:rsidR="00BC3DAB">
        <w:t>array(</w:t>
      </w:r>
      <w:proofErr w:type="gramEnd"/>
      <w:r w:rsidR="00BC3DAB">
        <w:t xml:space="preserve">) function, solving it using </w:t>
      </w:r>
      <w:proofErr w:type="spellStart"/>
      <w:r w:rsidR="00BC3DAB">
        <w:t>Numpy</w:t>
      </w:r>
      <w:proofErr w:type="spellEnd"/>
      <w:r w:rsidR="00BC3DAB">
        <w:t xml:space="preserve"> </w:t>
      </w:r>
      <w:proofErr w:type="spellStart"/>
      <w:r w:rsidR="00BC3DAB">
        <w:t>linag.inv</w:t>
      </w:r>
      <w:proofErr w:type="spellEnd"/>
      <w:r w:rsidR="00BC3DAB">
        <w:t xml:space="preserve">() function, and the </w:t>
      </w:r>
      <w:proofErr w:type="spellStart"/>
      <w:r w:rsidR="00BC3DAB">
        <w:t>Numpy</w:t>
      </w:r>
      <w:proofErr w:type="spellEnd"/>
      <w:r w:rsidR="00BC3DAB">
        <w:t xml:space="preserve"> dot product() function.    </w:t>
      </w:r>
    </w:p>
    <w:p w14:paraId="7C23FACF" w14:textId="008050C6" w:rsidR="00B66FB9" w:rsidRDefault="00B66FB9" w:rsidP="00B66FB9">
      <w:pPr>
        <w:pStyle w:val="Heading1"/>
      </w:pPr>
      <w:r>
        <w:t>Results</w:t>
      </w:r>
    </w:p>
    <w:p w14:paraId="459EB9FD" w14:textId="145DF6A8" w:rsidR="00BC3DAB" w:rsidRDefault="00E20041" w:rsidP="00BC3DAB">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BC3DAB" w:rsidRPr="00BC3DAB">
        <w:t>http://bit.ly/3haAgOx</w:t>
      </w:r>
      <w:r w:rsidR="00DB4D4C">
        <w:t>).</w:t>
      </w:r>
      <w:r w:rsidR="005B46D2">
        <w:t xml:space="preserve"> </w:t>
      </w:r>
      <w:r>
        <w:t xml:space="preserve">The lab activity consists of </w:t>
      </w:r>
      <w:r w:rsidR="00BC3DAB">
        <w:t>only one part: the researcher must think of a problem with two unknowns and solve it using the system</w:t>
      </w:r>
      <w:r w:rsidR="00BC3DAB" w:rsidRPr="00BC3DAB">
        <w:t xml:space="preserve"> linear equations</w:t>
      </w:r>
      <w:r w:rsidR="00BC3DAB">
        <w:t xml:space="preserve"> and inverse equations.</w:t>
      </w:r>
    </w:p>
    <w:p w14:paraId="2E7BEE5A" w14:textId="0305570F" w:rsidR="00BC3DAB" w:rsidRDefault="00BC3DAB" w:rsidP="00BC3DAB">
      <w:pPr>
        <w:ind w:firstLine="720"/>
      </w:pPr>
      <w:r>
        <w:rPr>
          <w:noProof/>
        </w:rPr>
        <mc:AlternateContent>
          <mc:Choice Requires="wps">
            <w:drawing>
              <wp:anchor distT="0" distB="0" distL="114300" distR="114300" simplePos="0" relativeHeight="251660288" behindDoc="0" locked="0" layoutInCell="1" allowOverlap="1" wp14:anchorId="7EE9951D" wp14:editId="4A43B1EF">
                <wp:simplePos x="0" y="0"/>
                <wp:positionH relativeFrom="column">
                  <wp:posOffset>0</wp:posOffset>
                </wp:positionH>
                <wp:positionV relativeFrom="paragraph">
                  <wp:posOffset>692785</wp:posOffset>
                </wp:positionV>
                <wp:extent cx="573151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CAB4F12" w14:textId="24D02D03" w:rsidR="00BC3DAB" w:rsidRPr="000E53D6" w:rsidRDefault="00BC3DAB" w:rsidP="00BC3DAB">
                            <w:pPr>
                              <w:pStyle w:val="Caption"/>
                              <w:jc w:val="center"/>
                              <w:rPr>
                                <w:sz w:val="24"/>
                                <w:szCs w:val="24"/>
                              </w:rPr>
                            </w:pPr>
                            <w:r>
                              <w:t xml:space="preserve">Figure </w:t>
                            </w:r>
                            <w:fldSimple w:instr=" SEQ Figure \* ARABIC ">
                              <w:r>
                                <w:rPr>
                                  <w:noProof/>
                                </w:rPr>
                                <w:t>1</w:t>
                              </w:r>
                            </w:fldSimple>
                            <w:r>
                              <w:t xml:space="preserve"> Problem Created for the 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E9951D" id="_x0000_t202" coordsize="21600,21600" o:spt="202" path="m,l,21600r21600,l21600,xe">
                <v:stroke joinstyle="miter"/>
                <v:path gradientshapeok="t" o:connecttype="rect"/>
              </v:shapetype>
              <v:shape id="Text Box 17" o:spid="_x0000_s1026" type="#_x0000_t202" style="position:absolute;left:0;text-align:left;margin-left:0;margin-top:54.55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" stroked="f">
                <v:textbox style="mso-fit-shape-to-text:t" inset="0,0,0,0">
                  <w:txbxContent>
                    <w:p w14:paraId="6CAB4F12" w14:textId="24D02D03" w:rsidR="00BC3DAB" w:rsidRPr="000E53D6" w:rsidRDefault="00BC3DAB" w:rsidP="00BC3DAB">
                      <w:pPr>
                        <w:pStyle w:val="Caption"/>
                        <w:jc w:val="center"/>
                        <w:rPr>
                          <w:sz w:val="24"/>
                          <w:szCs w:val="24"/>
                        </w:rPr>
                      </w:pPr>
                      <w:r>
                        <w:t xml:space="preserve">Figure </w:t>
                      </w:r>
                      <w:fldSimple w:instr=" SEQ Figure \* ARABIC ">
                        <w:r>
                          <w:rPr>
                            <w:noProof/>
                          </w:rPr>
                          <w:t>1</w:t>
                        </w:r>
                      </w:fldSimple>
                      <w:r>
                        <w:t xml:space="preserve"> Problem Created for the Activity</w:t>
                      </w:r>
                    </w:p>
                  </w:txbxContent>
                </v:textbox>
                <w10:wrap type="topAndBottom"/>
              </v:shape>
            </w:pict>
          </mc:Fallback>
        </mc:AlternateContent>
      </w:r>
      <w:r w:rsidRPr="00BC3DAB">
        <w:drawing>
          <wp:anchor distT="0" distB="0" distL="114300" distR="114300" simplePos="0" relativeHeight="251658240" behindDoc="0" locked="0" layoutInCell="1" allowOverlap="1" wp14:anchorId="48A2B281" wp14:editId="197D9CB0">
            <wp:simplePos x="0" y="0"/>
            <wp:positionH relativeFrom="column">
              <wp:posOffset>0</wp:posOffset>
            </wp:positionH>
            <wp:positionV relativeFrom="paragraph">
              <wp:posOffset>212725</wp:posOffset>
            </wp:positionV>
            <wp:extent cx="5731510" cy="42291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31510" cy="422910"/>
                    </a:xfrm>
                    <a:prstGeom prst="rect">
                      <a:avLst/>
                    </a:prstGeom>
                  </pic:spPr>
                </pic:pic>
              </a:graphicData>
            </a:graphic>
            <wp14:sizeRelH relativeFrom="page">
              <wp14:pctWidth>0</wp14:pctWidth>
            </wp14:sizeRelH>
            <wp14:sizeRelV relativeFrom="page">
              <wp14:pctHeight>0</wp14:pctHeight>
            </wp14:sizeRelV>
          </wp:anchor>
        </w:drawing>
      </w:r>
    </w:p>
    <w:p w14:paraId="6B6C4198" w14:textId="07A7A027" w:rsidR="00BC3DAB" w:rsidRDefault="00BC3DAB" w:rsidP="00BC3DAB">
      <w:pPr>
        <w:ind w:firstLine="720"/>
      </w:pPr>
    </w:p>
    <w:p w14:paraId="1D71C417" w14:textId="77777777" w:rsidR="00BC3DAB" w:rsidRDefault="00BC3DAB" w:rsidP="00BC3DAB">
      <w:r>
        <w:t xml:space="preserve">The researcher created a problem (Figure 1) where there are two unknowns: the price of the shark’s fin and Asian chicken where the two students buy a certain amount of the meal with the only total price is given while the price of the meal itself is unknown. </w:t>
      </w:r>
    </w:p>
    <w:p w14:paraId="1867260E" w14:textId="77777777" w:rsidR="00BC3DAB" w:rsidRDefault="00BC3DAB" w:rsidP="00BC3DAB">
      <m:oMathPara>
        <m:oMath>
          <m:r>
            <w:rPr>
              <w:rFonts w:ascii="Cambria Math" w:hAnsi="Cambria Math"/>
            </w:rPr>
            <m:t>LET:C=ASIAN CHIKEN, S= SHARKS FIN</m:t>
          </m:r>
        </m:oMath>
      </m:oMathPara>
    </w:p>
    <w:p w14:paraId="56C889DF" w14:textId="77777777" w:rsidR="00BC3DAB" w:rsidRPr="00BC3DAB" w:rsidRDefault="00BC3DAB" w:rsidP="00BC3DAB">
      <m:oMathPara>
        <m:oMath>
          <m:r>
            <w:rPr>
              <w:rFonts w:ascii="Cambria Math" w:hAnsi="Cambria Math"/>
            </w:rPr>
            <m:t>I=2C+2S=264</m:t>
          </m:r>
        </m:oMath>
      </m:oMathPara>
    </w:p>
    <w:p w14:paraId="5A9554D0" w14:textId="5EDBE64C" w:rsidR="00BC3DAB" w:rsidRPr="00BC3DAB" w:rsidRDefault="00BC3DAB" w:rsidP="00BC3DAB">
      <m:oMathPara>
        <m:oMath>
          <m:r>
            <w:rPr>
              <w:rFonts w:ascii="Cambria Math" w:hAnsi="Cambria Math"/>
            </w:rPr>
            <m:t>Chi</m:t>
          </m:r>
          <m:r>
            <w:rPr>
              <w:rFonts w:ascii="Cambria Math" w:hAnsi="Cambria Math"/>
            </w:rPr>
            <m:t>=</m:t>
          </m:r>
          <m:r>
            <w:rPr>
              <w:rFonts w:ascii="Cambria Math" w:hAnsi="Cambria Math"/>
            </w:rPr>
            <m:t>5</m:t>
          </m:r>
          <m:r>
            <w:rPr>
              <w:rFonts w:ascii="Cambria Math" w:hAnsi="Cambria Math"/>
            </w:rPr>
            <m:t>C+</m:t>
          </m:r>
          <m:r>
            <w:rPr>
              <w:rFonts w:ascii="Cambria Math" w:hAnsi="Cambria Math"/>
            </w:rPr>
            <m:t>1</m:t>
          </m:r>
          <m:r>
            <w:rPr>
              <w:rFonts w:ascii="Cambria Math" w:hAnsi="Cambria Math"/>
            </w:rPr>
            <m:t>S=</m:t>
          </m:r>
          <m:r>
            <w:rPr>
              <w:rFonts w:ascii="Cambria Math" w:hAnsi="Cambria Math"/>
            </w:rPr>
            <m:t>472</m:t>
          </m:r>
        </m:oMath>
      </m:oMathPara>
    </w:p>
    <w:p w14:paraId="4EF31791" w14:textId="77777777" w:rsidR="00BC3DAB" w:rsidRDefault="00BC3DAB" w:rsidP="00BC3DAB">
      <m:oMathPara>
        <m:oMath>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hAnsi="Cambria Math"/>
                      </w:rPr>
                      <m:t>2</m:t>
                    </m:r>
                  </m:e>
                  <m:e>
                    <m:r>
                      <w:rPr>
                        <w:rFonts w:ascii="Cambria Math" w:hAnsi="Cambria Math"/>
                      </w:rPr>
                      <m:t>2</m:t>
                    </m:r>
                  </m:e>
                </m:mr>
                <m:mr>
                  <m:e>
                    <m:r>
                      <w:rPr>
                        <w:rFonts w:ascii="Cambria Math" w:hAnsi="Cambria Math"/>
                      </w:rPr>
                      <m:t>5</m:t>
                    </m:r>
                  </m:e>
                  <m:e>
                    <m:r>
                      <w:rPr>
                        <w:rFonts w:ascii="Cambria Math" w:hAnsi="Cambria Math"/>
                      </w:rPr>
                      <m:t>1</m:t>
                    </m:r>
                  </m:e>
                </m:mr>
              </m:m>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a</m:t>
                  </m:r>
                </m:e>
                <m:e>
                  <m:r>
                    <w:rPr>
                      <w:rFonts w:ascii="Cambria Math" w:hAnsi="Cambria Math"/>
                    </w:rPr>
                    <m:t>b</m:t>
                  </m:r>
                </m:e>
              </m:eqArr>
            </m:e>
          </m:d>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264</m:t>
                  </m:r>
                </m:e>
                <m:e>
                  <m:r>
                    <w:rPr>
                      <w:rFonts w:ascii="Cambria Math" w:hAnsi="Cambria Math"/>
                    </w:rPr>
                    <m:t>472</m:t>
                  </m:r>
                </m:e>
              </m:eqArr>
            </m:e>
          </m:d>
        </m:oMath>
      </m:oMathPara>
    </w:p>
    <w:p w14:paraId="5F7BEB2D" w14:textId="562ACFE0" w:rsidR="00BC3DAB" w:rsidRDefault="00BC3DAB" w:rsidP="00BC3DAB">
      <w:r>
        <w:t xml:space="preserve">The researcher analyzed the </w:t>
      </w:r>
      <w:r>
        <w:t>problem and</w:t>
      </w:r>
      <w:r>
        <w:t xml:space="preserve"> created a model</w:t>
      </w:r>
      <w:r>
        <w:t xml:space="preserve"> of it</w:t>
      </w:r>
      <w:r>
        <w:t xml:space="preserve"> using </w:t>
      </w:r>
      <w:r>
        <w:t xml:space="preserve">a </w:t>
      </w:r>
      <w:r>
        <w:t>system of a linear equation</w:t>
      </w:r>
      <w:r>
        <w:t>,</w:t>
      </w:r>
      <w:r>
        <w:t xml:space="preserve"> and convert</w:t>
      </w:r>
      <w:r>
        <w:t>ed</w:t>
      </w:r>
      <w:r>
        <w:t xml:space="preserve"> i</w:t>
      </w:r>
      <w:r>
        <w:t>t</w:t>
      </w:r>
      <w:r>
        <w:t xml:space="preserve"> </w:t>
      </w:r>
      <w:r>
        <w:t>in</w:t>
      </w:r>
      <w:r>
        <w:t>to matri</w:t>
      </w:r>
      <w:r>
        <w:t>x</w:t>
      </w:r>
      <w:r>
        <w:t xml:space="preserve"> form</w:t>
      </w:r>
      <w:r>
        <w:t>.</w:t>
      </w:r>
    </w:p>
    <w:p w14:paraId="1A1F19E7" w14:textId="77777777" w:rsidR="00BC3DAB" w:rsidRDefault="00BC3DAB" w:rsidP="00BC3DAB">
      <w:pPr>
        <w:keepNext/>
      </w:pPr>
      <w:r w:rsidRPr="00BC3DAB">
        <w:lastRenderedPageBreak/>
        <w:drawing>
          <wp:inline distT="0" distB="0" distL="0" distR="0" wp14:anchorId="1AD0AD79" wp14:editId="038B6A69">
            <wp:extent cx="5731510" cy="249682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96820"/>
                    </a:xfrm>
                    <a:prstGeom prst="rect">
                      <a:avLst/>
                    </a:prstGeom>
                  </pic:spPr>
                </pic:pic>
              </a:graphicData>
            </a:graphic>
          </wp:inline>
        </w:drawing>
      </w:r>
    </w:p>
    <w:p w14:paraId="43759FA3" w14:textId="34BD611A" w:rsidR="00BC3DAB" w:rsidRDefault="00BC3DAB" w:rsidP="00BC3DAB">
      <w:pPr>
        <w:pStyle w:val="Caption"/>
        <w:jc w:val="center"/>
      </w:pPr>
      <w:r>
        <w:t xml:space="preserve">Figure </w:t>
      </w:r>
      <w:fldSimple w:instr=" SEQ Figure \* ARABIC ">
        <w:r>
          <w:rPr>
            <w:noProof/>
          </w:rPr>
          <w:t>2</w:t>
        </w:r>
      </w:fldSimple>
      <w:r>
        <w:t xml:space="preserve"> Python Implementation of the Problem</w:t>
      </w:r>
    </w:p>
    <w:p w14:paraId="39723648" w14:textId="73460006" w:rsidR="004F3C61" w:rsidRPr="00BC3DAB" w:rsidRDefault="004F3C61" w:rsidP="00BC3DAB"/>
    <w:p w14:paraId="445EBF3F" w14:textId="28ACA2D0" w:rsidR="00BC3DAB" w:rsidRDefault="00BC3DAB" w:rsidP="00DB4D4C">
      <w:pPr>
        <w:spacing w:after="160" w:line="259" w:lineRule="auto"/>
      </w:pPr>
      <w:r>
        <w:t xml:space="preserve">The researcher implemented the given system of the linear equation and transformed it into a matrix form using the </w:t>
      </w:r>
      <w:proofErr w:type="spellStart"/>
      <w:r>
        <w:t>Numpy</w:t>
      </w:r>
      <w:proofErr w:type="spellEnd"/>
      <w:r>
        <w:t xml:space="preserve"> array() function with the quantities buy with respect to the meal and the total cost of the two students, using the inverse method where the researcher use the </w:t>
      </w:r>
      <w:proofErr w:type="spellStart"/>
      <w:r>
        <w:t>linalg.inv</w:t>
      </w:r>
      <w:proofErr w:type="spellEnd"/>
      <w:r>
        <w:t xml:space="preserve">() function and the dot product of it to solve the two unknows, which is the price of the meal, and the second part of the code is the comparison between inverse method and </w:t>
      </w:r>
      <w:proofErr w:type="spellStart"/>
      <w:r>
        <w:t>linalg.solve</w:t>
      </w:r>
      <w:proofErr w:type="spellEnd"/>
      <w:r>
        <w:t xml:space="preserve"> function which the same but the way as the inverse but efficient the only downside is that the person using </w:t>
      </w:r>
      <w:proofErr w:type="spellStart"/>
      <w:r>
        <w:t>linalg.solve</w:t>
      </w:r>
      <w:proofErr w:type="spellEnd"/>
      <w:r>
        <w:t xml:space="preserve"> doesn’t know how it is solved.</w:t>
      </w:r>
    </w:p>
    <w:p w14:paraId="0D190EFF" w14:textId="77777777" w:rsidR="00BC3DAB" w:rsidRDefault="00BC3DAB" w:rsidP="00BC3DAB">
      <w:pPr>
        <w:keepNext/>
        <w:spacing w:after="160" w:line="259" w:lineRule="auto"/>
        <w:jc w:val="center"/>
      </w:pPr>
      <w:r w:rsidRPr="00BC3DAB">
        <w:drawing>
          <wp:inline distT="0" distB="0" distL="0" distR="0" wp14:anchorId="26328A2C" wp14:editId="7BEB7DF1">
            <wp:extent cx="3753374" cy="7430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3374" cy="743054"/>
                    </a:xfrm>
                    <a:prstGeom prst="rect">
                      <a:avLst/>
                    </a:prstGeom>
                  </pic:spPr>
                </pic:pic>
              </a:graphicData>
            </a:graphic>
          </wp:inline>
        </w:drawing>
      </w:r>
    </w:p>
    <w:p w14:paraId="01EECE79" w14:textId="1F546C3D" w:rsidR="00BC3DAB" w:rsidRDefault="00BC3DAB" w:rsidP="00BC3DAB">
      <w:pPr>
        <w:pStyle w:val="Caption"/>
        <w:jc w:val="center"/>
      </w:pPr>
      <w:r>
        <w:t xml:space="preserve">Figure </w:t>
      </w:r>
      <w:fldSimple w:instr=" SEQ Figure \* ARABIC ">
        <w:r>
          <w:rPr>
            <w:noProof/>
          </w:rPr>
          <w:t>3</w:t>
        </w:r>
      </w:fldSimple>
      <w:r>
        <w:t xml:space="preserve"> Output of the Python Implementation</w:t>
      </w:r>
    </w:p>
    <w:p w14:paraId="04C93402" w14:textId="35DCEE05" w:rsidR="00BC3DAB" w:rsidRDefault="00BC3DAB" w:rsidP="00BC3DAB"/>
    <w:p w14:paraId="77A3FF9E" w14:textId="5A1D74B9" w:rsidR="00BC3DAB" w:rsidRPr="00BC3DAB" w:rsidRDefault="00BC3DAB" w:rsidP="00BC3DAB">
      <w:r>
        <w:t xml:space="preserve">For the output of the code, the researcher figures out each meal’s price and proves that the </w:t>
      </w:r>
      <w:proofErr w:type="spellStart"/>
      <w:proofErr w:type="gramStart"/>
      <w:r>
        <w:t>Numpy.linalg.solve</w:t>
      </w:r>
      <w:proofErr w:type="spellEnd"/>
      <w:proofErr w:type="gramEnd"/>
      <w:r>
        <w:t>() function is similar to the inverse method.</w:t>
      </w:r>
    </w:p>
    <w:p w14:paraId="46182E15" w14:textId="77777777" w:rsidR="00BC3DAB" w:rsidRDefault="00BC3DAB" w:rsidP="00DB4D4C">
      <w:pPr>
        <w:spacing w:after="160" w:line="259" w:lineRule="auto"/>
      </w:pPr>
    </w:p>
    <w:p w14:paraId="31E1EF13" w14:textId="77777777" w:rsidR="00BC3DAB" w:rsidRDefault="00BC3DAB">
      <w:pPr>
        <w:spacing w:after="160" w:line="259" w:lineRule="auto"/>
        <w:jc w:val="left"/>
      </w:pPr>
      <w:r>
        <w:br w:type="page"/>
      </w:r>
    </w:p>
    <w:p w14:paraId="71FB11EC" w14:textId="77777777" w:rsidR="00E20041" w:rsidRDefault="00E20041" w:rsidP="00DB4D4C">
      <w:pPr>
        <w:spacing w:after="160" w:line="259" w:lineRule="auto"/>
      </w:pPr>
    </w:p>
    <w:p w14:paraId="7DD5D981" w14:textId="77777777" w:rsidR="00E20041" w:rsidRDefault="00E20041" w:rsidP="00E20041">
      <w:pPr>
        <w:pStyle w:val="Heading1"/>
      </w:pPr>
      <w:r>
        <w:t>Conclusion</w:t>
      </w:r>
    </w:p>
    <w:p w14:paraId="3CC6FC7D" w14:textId="650921A5" w:rsidR="00B66FB9" w:rsidRPr="00021E5B" w:rsidRDefault="00BC3DAB" w:rsidP="003D4676">
      <w:pPr>
        <w:spacing w:after="160" w:line="259" w:lineRule="auto"/>
        <w:jc w:val="left"/>
      </w:pPr>
      <w:r>
        <w:t xml:space="preserve">Scientist and engineers have always used the system of a linear equation to solve many practical problems because it can solve anything just with </w:t>
      </w:r>
      <w:r w:rsidRPr="00BC3DAB">
        <w:t>enough</w:t>
      </w:r>
      <w:r>
        <w:t xml:space="preserve"> inputted</w:t>
      </w:r>
      <w:r w:rsidRPr="00BC3DAB">
        <w:t xml:space="preserve"> data</w:t>
      </w:r>
      <w:r>
        <w:t xml:space="preserve">; this is especially </w:t>
      </w:r>
      <w:proofErr w:type="gramStart"/>
      <w:r>
        <w:t>useful  for</w:t>
      </w:r>
      <w:proofErr w:type="gramEnd"/>
      <w:r>
        <w:t xml:space="preserve"> </w:t>
      </w:r>
      <w:r w:rsidRPr="00BC3DAB">
        <w:t>robotics</w:t>
      </w:r>
      <w:r>
        <w:t>, for</w:t>
      </w:r>
      <w:r w:rsidRPr="00BC3DAB">
        <w:t xml:space="preserve"> example in </w:t>
      </w:r>
      <w:proofErr w:type="spellStart"/>
      <w:r w:rsidRPr="00BC3DAB">
        <w:t>a</w:t>
      </w:r>
      <w:proofErr w:type="spellEnd"/>
      <w:r w:rsidRPr="00BC3DAB">
        <w:t xml:space="preserve"> autonomous car that calculate</w:t>
      </w:r>
      <w:r>
        <w:t>s</w:t>
      </w:r>
      <w:r w:rsidRPr="00BC3DAB">
        <w:t xml:space="preserve"> how far is person with respect to the car or how likely it will hit something based on the cars </w:t>
      </w:r>
      <w:proofErr w:type="spellStart"/>
      <w:r w:rsidRPr="00BC3DAB">
        <w:t>postion</w:t>
      </w:r>
      <w:proofErr w:type="spellEnd"/>
      <w:r w:rsidRPr="00BC3DAB">
        <w:t xml:space="preserve"> and the object using 3d graphs and system of linear equations it can calculate the exact point in space the collision</w:t>
      </w:r>
      <w:r>
        <w:t>.</w:t>
      </w:r>
      <w:r w:rsidR="00E20041">
        <w:br w:type="page"/>
      </w:r>
      <w:r w:rsidR="00B66FB9" w:rsidRPr="00021E5B">
        <w:rPr>
          <w:b/>
          <w:sz w:val="36"/>
        </w:rPr>
        <w:lastRenderedPageBreak/>
        <w:t>References</w:t>
      </w:r>
    </w:p>
    <w:p w14:paraId="0F08A7C0" w14:textId="1AEFF615" w:rsidR="00BC3DAB" w:rsidRPr="00BC3DAB" w:rsidRDefault="00BC3DAB" w:rsidP="00BC3DA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C3DAB">
        <w:rPr>
          <w:noProof/>
        </w:rPr>
        <w:t>[1]</w:t>
      </w:r>
      <w:r w:rsidRPr="00BC3DAB">
        <w:rPr>
          <w:noProof/>
        </w:rPr>
        <w:tab/>
        <w:t>“Solving Systems of Equations Word Problems.” https://www.algebra-class.com/solving-systems-of-equations.html (accessed Dec. 18, 2020).</w:t>
      </w:r>
    </w:p>
    <w:p w14:paraId="5A18263F" w14:textId="77777777" w:rsidR="00BC3DAB" w:rsidRPr="00BC3DAB" w:rsidRDefault="00BC3DAB" w:rsidP="00BC3DAB">
      <w:pPr>
        <w:widowControl w:val="0"/>
        <w:autoSpaceDE w:val="0"/>
        <w:autoSpaceDN w:val="0"/>
        <w:adjustRightInd w:val="0"/>
        <w:ind w:left="640" w:hanging="640"/>
        <w:rPr>
          <w:noProof/>
        </w:rPr>
      </w:pPr>
      <w:r w:rsidRPr="00BC3DAB">
        <w:rPr>
          <w:noProof/>
        </w:rPr>
        <w:t>[2]</w:t>
      </w:r>
      <w:r w:rsidRPr="00BC3DAB">
        <w:rPr>
          <w:noProof/>
        </w:rPr>
        <w:tab/>
        <w:t>“Paotsin delivery in Pasay City| Food Delivery Pasay City | foodpanda.” https://www.foodpanda.ph/chain/cc0ty/paotsin# (accessed Dec. 18, 2020).</w:t>
      </w:r>
    </w:p>
    <w:p w14:paraId="6B80333F" w14:textId="77777777" w:rsidR="00BC3DAB" w:rsidRPr="00BC3DAB" w:rsidRDefault="00BC3DAB" w:rsidP="00BC3DAB">
      <w:pPr>
        <w:widowControl w:val="0"/>
        <w:autoSpaceDE w:val="0"/>
        <w:autoSpaceDN w:val="0"/>
        <w:adjustRightInd w:val="0"/>
        <w:ind w:left="640" w:hanging="640"/>
        <w:rPr>
          <w:noProof/>
        </w:rPr>
      </w:pPr>
      <w:r w:rsidRPr="00BC3DAB">
        <w:rPr>
          <w:noProof/>
        </w:rPr>
        <w:t>[3]</w:t>
      </w:r>
      <w:r w:rsidRPr="00BC3DAB">
        <w:rPr>
          <w:noProof/>
        </w:rPr>
        <w:tab/>
        <w:t xml:space="preserve">H. Cohn, R. Kleinberg, B. Szegedy, and C. Umans, “Group-theoretic algorithms for matrix multiplication,” </w:t>
      </w:r>
      <w:r w:rsidRPr="00BC3DAB">
        <w:rPr>
          <w:i/>
          <w:iCs/>
          <w:noProof/>
        </w:rPr>
        <w:t>Proc. - Annu. IEEE Symp. Found. Comput. Sci. FOCS</w:t>
      </w:r>
      <w:r w:rsidRPr="00BC3DAB">
        <w:rPr>
          <w:noProof/>
        </w:rPr>
        <w:t>, vol. 2005, pp. 379–388, Nov. 2005, doi: 10.1109/SFCS.2005.39.</w:t>
      </w:r>
    </w:p>
    <w:p w14:paraId="303AFB76" w14:textId="77777777" w:rsidR="00BC3DAB" w:rsidRPr="00BC3DAB" w:rsidRDefault="00BC3DAB" w:rsidP="00BC3DAB">
      <w:pPr>
        <w:widowControl w:val="0"/>
        <w:autoSpaceDE w:val="0"/>
        <w:autoSpaceDN w:val="0"/>
        <w:adjustRightInd w:val="0"/>
        <w:ind w:left="640" w:hanging="640"/>
        <w:rPr>
          <w:noProof/>
        </w:rPr>
      </w:pPr>
      <w:r w:rsidRPr="00BC3DAB">
        <w:rPr>
          <w:noProof/>
        </w:rPr>
        <w:t>[4]</w:t>
      </w:r>
      <w:r w:rsidRPr="00BC3DAB">
        <w:rPr>
          <w:noProof/>
        </w:rPr>
        <w:tab/>
        <w:t>“Carl Meyer: Matrix Analysis - Download Chapters.” https://web.archive.org/web/20010301161440/http://matrixanalysis.com/DownloadChapters.html (accessed Dec. 22, 2020).</w:t>
      </w:r>
    </w:p>
    <w:p w14:paraId="61CDB635" w14:textId="77777777" w:rsidR="00BC3DAB" w:rsidRPr="00BC3DAB" w:rsidRDefault="00BC3DAB" w:rsidP="00BC3DAB">
      <w:pPr>
        <w:widowControl w:val="0"/>
        <w:autoSpaceDE w:val="0"/>
        <w:autoSpaceDN w:val="0"/>
        <w:adjustRightInd w:val="0"/>
        <w:ind w:left="640" w:hanging="640"/>
        <w:rPr>
          <w:noProof/>
        </w:rPr>
      </w:pPr>
      <w:r w:rsidRPr="00BC3DAB">
        <w:rPr>
          <w:noProof/>
        </w:rPr>
        <w:t>[5]</w:t>
      </w:r>
      <w:r w:rsidRPr="00BC3DAB">
        <w:rPr>
          <w:noProof/>
        </w:rPr>
        <w:tab/>
        <w:t>“A first course in linear algebra; with optional introduction to groups, rings, and fields : Beauregard, Raymond A : Free Download, Borrow, and Streaming : Internet Archive.” https://archive.org/details/firstcourseinlin0000beau (accessed Dec. 22, 2020).</w:t>
      </w:r>
    </w:p>
    <w:p w14:paraId="49B628C4" w14:textId="39216736" w:rsidR="00361235" w:rsidRPr="00361235" w:rsidRDefault="00BC3DAB" w:rsidP="00F75B00">
      <w:r>
        <w:fldChar w:fldCharType="end"/>
      </w:r>
    </w:p>
    <w:sectPr w:rsidR="00361235" w:rsidRPr="00361235" w:rsidSect="00244CCD">
      <w:footerReference w:type="default" r:id="rId11"/>
      <w:headerReference w:type="first" r:id="rId12"/>
      <w:footerReference w:type="first" r:id="rId13"/>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9F0DA" w14:textId="77777777" w:rsidR="008C242F" w:rsidRDefault="008C242F" w:rsidP="00244CCD">
      <w:pPr>
        <w:spacing w:line="240" w:lineRule="auto"/>
      </w:pPr>
      <w:r>
        <w:separator/>
      </w:r>
    </w:p>
  </w:endnote>
  <w:endnote w:type="continuationSeparator" w:id="0">
    <w:p w14:paraId="50E39815" w14:textId="77777777" w:rsidR="008C242F" w:rsidRDefault="008C242F"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4F3C61" w:rsidRDefault="004F3C61">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4F3C61" w:rsidRDefault="004F3C61"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4F3C61" w:rsidRDefault="004F3C61">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402C63" w14:textId="77777777" w:rsidR="008C242F" w:rsidRDefault="008C242F" w:rsidP="00244CCD">
      <w:pPr>
        <w:spacing w:line="240" w:lineRule="auto"/>
      </w:pPr>
      <w:r>
        <w:separator/>
      </w:r>
    </w:p>
  </w:footnote>
  <w:footnote w:type="continuationSeparator" w:id="0">
    <w:p w14:paraId="3611F5F5" w14:textId="77777777" w:rsidR="008C242F" w:rsidRDefault="008C242F"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4F3C61"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4F3C61" w:rsidRPr="00EA55B5" w:rsidRDefault="004F3C61"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4F3C61" w:rsidRPr="00EA55B5" w:rsidRDefault="004F3C61" w:rsidP="00244CCD">
          <w:pPr>
            <w:spacing w:line="240" w:lineRule="auto"/>
            <w:jc w:val="center"/>
            <w:rPr>
              <w:sz w:val="28"/>
              <w:szCs w:val="32"/>
            </w:rPr>
          </w:pPr>
          <w:r w:rsidRPr="00EA55B5">
            <w:rPr>
              <w:sz w:val="28"/>
              <w:szCs w:val="32"/>
            </w:rPr>
            <w:t>College of Engineering</w:t>
          </w:r>
        </w:p>
        <w:p w14:paraId="4009909B" w14:textId="77777777" w:rsidR="004F3C61" w:rsidRPr="00244CCD" w:rsidRDefault="004F3C61" w:rsidP="00244CCD">
          <w:pPr>
            <w:spacing w:line="240" w:lineRule="auto"/>
            <w:jc w:val="center"/>
            <w:rPr>
              <w:sz w:val="28"/>
              <w:szCs w:val="32"/>
            </w:rPr>
          </w:pPr>
          <w:r w:rsidRPr="00EA55B5">
            <w:rPr>
              <w:sz w:val="28"/>
              <w:szCs w:val="32"/>
            </w:rPr>
            <w:t>Computer Engineering Department</w:t>
          </w:r>
        </w:p>
      </w:tc>
    </w:tr>
  </w:tbl>
  <w:p w14:paraId="17121AF9" w14:textId="77777777" w:rsidR="004F3C61" w:rsidRPr="006230BD" w:rsidRDefault="004F3C61"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NKgFAOYn8b4tAAAA"/>
  </w:docVars>
  <w:rsids>
    <w:rsidRoot w:val="00361235"/>
    <w:rsid w:val="00006F38"/>
    <w:rsid w:val="00021E5B"/>
    <w:rsid w:val="0002709A"/>
    <w:rsid w:val="000408C7"/>
    <w:rsid w:val="00087A4F"/>
    <w:rsid w:val="00095EAE"/>
    <w:rsid w:val="000C21D2"/>
    <w:rsid w:val="001015DE"/>
    <w:rsid w:val="001713FC"/>
    <w:rsid w:val="00185E42"/>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D4676"/>
    <w:rsid w:val="003F5EBD"/>
    <w:rsid w:val="004041BE"/>
    <w:rsid w:val="004063A3"/>
    <w:rsid w:val="004647E2"/>
    <w:rsid w:val="00471275"/>
    <w:rsid w:val="00472538"/>
    <w:rsid w:val="00480B48"/>
    <w:rsid w:val="004C3809"/>
    <w:rsid w:val="004F3C61"/>
    <w:rsid w:val="00522B3B"/>
    <w:rsid w:val="0056150F"/>
    <w:rsid w:val="005860CF"/>
    <w:rsid w:val="00591121"/>
    <w:rsid w:val="005B46D2"/>
    <w:rsid w:val="006147C5"/>
    <w:rsid w:val="0062476B"/>
    <w:rsid w:val="006342BE"/>
    <w:rsid w:val="0068671F"/>
    <w:rsid w:val="006A3E89"/>
    <w:rsid w:val="006C0DFF"/>
    <w:rsid w:val="006E647D"/>
    <w:rsid w:val="007C5F7B"/>
    <w:rsid w:val="007E3B11"/>
    <w:rsid w:val="007E60DC"/>
    <w:rsid w:val="0080296E"/>
    <w:rsid w:val="0081373F"/>
    <w:rsid w:val="00815284"/>
    <w:rsid w:val="00815ECE"/>
    <w:rsid w:val="00843376"/>
    <w:rsid w:val="008462D7"/>
    <w:rsid w:val="00856B50"/>
    <w:rsid w:val="00862AFA"/>
    <w:rsid w:val="008B3BA4"/>
    <w:rsid w:val="008C242F"/>
    <w:rsid w:val="008C6B04"/>
    <w:rsid w:val="008F4FA1"/>
    <w:rsid w:val="009505DD"/>
    <w:rsid w:val="009607F9"/>
    <w:rsid w:val="009673FA"/>
    <w:rsid w:val="00987692"/>
    <w:rsid w:val="009A0156"/>
    <w:rsid w:val="009B5CE1"/>
    <w:rsid w:val="009C4D82"/>
    <w:rsid w:val="009F46DE"/>
    <w:rsid w:val="00A17B39"/>
    <w:rsid w:val="00A32B0A"/>
    <w:rsid w:val="00A436FE"/>
    <w:rsid w:val="00A463BE"/>
    <w:rsid w:val="00A54D2D"/>
    <w:rsid w:val="00AA372A"/>
    <w:rsid w:val="00AB07A7"/>
    <w:rsid w:val="00AC6EFB"/>
    <w:rsid w:val="00B1429D"/>
    <w:rsid w:val="00B50EBC"/>
    <w:rsid w:val="00B66FB9"/>
    <w:rsid w:val="00B7195E"/>
    <w:rsid w:val="00B727A2"/>
    <w:rsid w:val="00B82AFF"/>
    <w:rsid w:val="00BB716C"/>
    <w:rsid w:val="00BC3DAB"/>
    <w:rsid w:val="00BC5E27"/>
    <w:rsid w:val="00C72979"/>
    <w:rsid w:val="00C72F00"/>
    <w:rsid w:val="00C7619A"/>
    <w:rsid w:val="00C85F6A"/>
    <w:rsid w:val="00CA21C7"/>
    <w:rsid w:val="00CB3E99"/>
    <w:rsid w:val="00CD3098"/>
    <w:rsid w:val="00D0347F"/>
    <w:rsid w:val="00DA3593"/>
    <w:rsid w:val="00DA6700"/>
    <w:rsid w:val="00DB4D4C"/>
    <w:rsid w:val="00E20041"/>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1845705794">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2"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6FFCE3-C2DF-4873-8213-A0E43177C233}">
  <we:reference id="wa104380646" version="1.0.0.0" store="en-US" storeType="OMEX"/>
  <we:alternateReferences>
    <we:reference id="wa104380646" version="1.0.0.0" store="WA10438064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9</TotalTime>
  <Pages>5</Pages>
  <Words>582</Words>
  <Characters>332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16</cp:revision>
  <cp:lastPrinted>2020-12-21T19:28:00Z</cp:lastPrinted>
  <dcterms:created xsi:type="dcterms:W3CDTF">2020-11-06T16:03:00Z</dcterms:created>
  <dcterms:modified xsi:type="dcterms:W3CDTF">2020-12-2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